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0191" w:rsidRDefault="00120191" w:rsidP="001F0B2C">
      <w:pPr>
        <w:autoSpaceDE w:val="0"/>
        <w:autoSpaceDN w:val="0"/>
        <w:adjustRightInd w:val="0"/>
        <w:spacing w:after="0" w:line="240" w:lineRule="auto"/>
        <w:jc w:val="center"/>
        <w:rPr>
          <w:rFonts w:asciiTheme="majorBidi" w:hAnsiTheme="majorBidi" w:cstheme="majorBidi"/>
          <w:b/>
          <w:bCs/>
          <w:sz w:val="28"/>
          <w:szCs w:val="28"/>
        </w:rPr>
      </w:pPr>
      <w:bookmarkStart w:id="0" w:name="_GoBack"/>
      <w:r w:rsidRPr="00120191">
        <w:rPr>
          <w:rFonts w:asciiTheme="majorBidi" w:hAnsiTheme="majorBidi" w:cstheme="majorBidi"/>
          <w:b/>
          <w:bCs/>
          <w:sz w:val="28"/>
          <w:szCs w:val="28"/>
        </w:rPr>
        <w:t xml:space="preserve">Green </w:t>
      </w:r>
      <w:r w:rsidR="001F0B2C">
        <w:rPr>
          <w:rFonts w:asciiTheme="majorBidi" w:hAnsiTheme="majorBidi" w:cstheme="majorBidi"/>
          <w:b/>
          <w:bCs/>
          <w:sz w:val="28"/>
          <w:szCs w:val="28"/>
        </w:rPr>
        <w:t>S</w:t>
      </w:r>
      <w:r w:rsidRPr="00120191">
        <w:rPr>
          <w:rFonts w:asciiTheme="majorBidi" w:hAnsiTheme="majorBidi" w:cstheme="majorBidi"/>
          <w:b/>
          <w:bCs/>
          <w:sz w:val="28"/>
          <w:szCs w:val="28"/>
        </w:rPr>
        <w:t xml:space="preserve">ynthesis of </w:t>
      </w:r>
      <w:r w:rsidR="001F0B2C">
        <w:rPr>
          <w:rFonts w:asciiTheme="majorBidi" w:hAnsiTheme="majorBidi" w:cstheme="majorBidi"/>
          <w:b/>
          <w:bCs/>
          <w:sz w:val="28"/>
          <w:szCs w:val="28"/>
        </w:rPr>
        <w:t>N</w:t>
      </w:r>
      <w:r w:rsidRPr="00120191">
        <w:rPr>
          <w:rFonts w:asciiTheme="majorBidi" w:hAnsiTheme="majorBidi" w:cstheme="majorBidi"/>
          <w:b/>
          <w:bCs/>
          <w:sz w:val="28"/>
          <w:szCs w:val="28"/>
        </w:rPr>
        <w:t xml:space="preserve">anoparticles: </w:t>
      </w:r>
      <w:r w:rsidR="001F0B2C">
        <w:rPr>
          <w:rFonts w:asciiTheme="majorBidi" w:hAnsiTheme="majorBidi" w:cstheme="majorBidi"/>
          <w:b/>
          <w:bCs/>
          <w:sz w:val="28"/>
          <w:szCs w:val="28"/>
        </w:rPr>
        <w:t>F</w:t>
      </w:r>
      <w:r w:rsidRPr="00120191">
        <w:rPr>
          <w:rFonts w:asciiTheme="majorBidi" w:hAnsiTheme="majorBidi" w:cstheme="majorBidi"/>
          <w:b/>
          <w:bCs/>
          <w:sz w:val="28"/>
          <w:szCs w:val="28"/>
        </w:rPr>
        <w:t xml:space="preserve">rom </w:t>
      </w:r>
      <w:r w:rsidR="001F0B2C">
        <w:rPr>
          <w:rFonts w:asciiTheme="majorBidi" w:hAnsiTheme="majorBidi" w:cstheme="majorBidi"/>
          <w:b/>
          <w:bCs/>
          <w:sz w:val="28"/>
          <w:szCs w:val="28"/>
        </w:rPr>
        <w:t>P</w:t>
      </w:r>
      <w:r w:rsidRPr="00120191">
        <w:rPr>
          <w:rFonts w:asciiTheme="majorBidi" w:hAnsiTheme="majorBidi" w:cstheme="majorBidi"/>
          <w:b/>
          <w:bCs/>
          <w:sz w:val="28"/>
          <w:szCs w:val="28"/>
        </w:rPr>
        <w:t xml:space="preserve">reparation to </w:t>
      </w:r>
      <w:r w:rsidR="001F0B2C">
        <w:rPr>
          <w:rFonts w:asciiTheme="majorBidi" w:hAnsiTheme="majorBidi" w:cstheme="majorBidi"/>
          <w:b/>
          <w:bCs/>
          <w:sz w:val="28"/>
          <w:szCs w:val="28"/>
        </w:rPr>
        <w:t>A</w:t>
      </w:r>
      <w:r w:rsidRPr="00120191">
        <w:rPr>
          <w:rFonts w:asciiTheme="majorBidi" w:hAnsiTheme="majorBidi" w:cstheme="majorBidi"/>
          <w:b/>
          <w:bCs/>
          <w:sz w:val="28"/>
          <w:szCs w:val="28"/>
        </w:rPr>
        <w:t>pplications</w:t>
      </w:r>
    </w:p>
    <w:bookmarkEnd w:id="0"/>
    <w:p w:rsidR="00120191" w:rsidRDefault="00120191" w:rsidP="00C14AE5">
      <w:pPr>
        <w:autoSpaceDE w:val="0"/>
        <w:autoSpaceDN w:val="0"/>
        <w:adjustRightInd w:val="0"/>
        <w:spacing w:after="0" w:line="240" w:lineRule="auto"/>
        <w:jc w:val="center"/>
        <w:rPr>
          <w:rFonts w:asciiTheme="majorBidi" w:hAnsiTheme="majorBidi" w:cstheme="majorBidi"/>
          <w:b/>
          <w:bCs/>
          <w:sz w:val="28"/>
          <w:szCs w:val="28"/>
        </w:rPr>
      </w:pPr>
    </w:p>
    <w:p w:rsidR="00C14AE5" w:rsidRPr="00C14AE5" w:rsidRDefault="00C14AE5" w:rsidP="00C14AE5">
      <w:pPr>
        <w:autoSpaceDE w:val="0"/>
        <w:autoSpaceDN w:val="0"/>
        <w:adjustRightInd w:val="0"/>
        <w:spacing w:after="0" w:line="240" w:lineRule="auto"/>
        <w:jc w:val="center"/>
        <w:rPr>
          <w:rFonts w:ascii="Times New Roman" w:eastAsia="Times New Roman" w:hAnsi="Times New Roman" w:cs="Times New Roman"/>
          <w:b/>
          <w:bCs/>
          <w:sz w:val="24"/>
          <w:szCs w:val="24"/>
        </w:rPr>
      </w:pPr>
      <w:r w:rsidRPr="00C14AE5">
        <w:rPr>
          <w:rFonts w:ascii="Times New Roman" w:eastAsia="Times New Roman" w:hAnsi="Times New Roman" w:cs="Times New Roman"/>
          <w:b/>
          <w:bCs/>
          <w:sz w:val="24"/>
          <w:szCs w:val="24"/>
        </w:rPr>
        <w:t>Azeez Abdullah Barzinjy</w:t>
      </w:r>
      <w:r w:rsidRPr="00C14AE5">
        <w:rPr>
          <w:rFonts w:ascii="Times New Roman" w:eastAsia="Times New Roman" w:hAnsi="Times New Roman" w:cs="Times New Roman"/>
          <w:b/>
          <w:bCs/>
          <w:sz w:val="24"/>
          <w:szCs w:val="24"/>
          <w:vertAlign w:val="superscript"/>
        </w:rPr>
        <w:t>1</w:t>
      </w:r>
      <w:r w:rsidR="005E4AED">
        <w:rPr>
          <w:rFonts w:ascii="Times New Roman" w:eastAsia="Times New Roman" w:hAnsi="Times New Roman" w:cs="Times New Roman"/>
          <w:b/>
          <w:bCs/>
          <w:sz w:val="24"/>
          <w:szCs w:val="24"/>
          <w:vertAlign w:val="superscript"/>
        </w:rPr>
        <w:t>,2</w:t>
      </w:r>
      <w:r w:rsidRPr="00C14AE5">
        <w:rPr>
          <w:rFonts w:ascii="Times New Roman" w:eastAsia="Times New Roman" w:hAnsi="Times New Roman" w:cs="Times New Roman"/>
          <w:b/>
          <w:bCs/>
          <w:sz w:val="24"/>
          <w:szCs w:val="24"/>
          <w:vertAlign w:val="superscript"/>
        </w:rPr>
        <w:t>*</w:t>
      </w:r>
    </w:p>
    <w:p w:rsidR="005E4AED" w:rsidRPr="005E4AED" w:rsidRDefault="005E4AED" w:rsidP="005E4AED">
      <w:pPr>
        <w:spacing w:after="0" w:line="276" w:lineRule="auto"/>
        <w:ind w:left="360"/>
        <w:jc w:val="center"/>
        <w:rPr>
          <w:rFonts w:ascii="Times New Roman" w:eastAsia="Times New Roman" w:hAnsi="Times New Roman" w:cs="Times New Roman"/>
          <w:i/>
          <w:iCs/>
          <w:sz w:val="24"/>
          <w:szCs w:val="24"/>
          <w:lang w:val="en-GB" w:eastAsia="fr-FR"/>
        </w:rPr>
      </w:pPr>
      <w:r w:rsidRPr="005E4AED">
        <w:rPr>
          <w:rFonts w:ascii="Times New Roman" w:eastAsia="Times New Roman" w:hAnsi="Times New Roman" w:cs="Times New Roman"/>
          <w:i/>
          <w:iCs/>
          <w:sz w:val="24"/>
          <w:szCs w:val="24"/>
          <w:vertAlign w:val="superscript"/>
          <w:lang w:val="en-GB" w:eastAsia="fr-FR"/>
        </w:rPr>
        <w:t xml:space="preserve">1 </w:t>
      </w:r>
      <w:r w:rsidRPr="005E4AED">
        <w:rPr>
          <w:rFonts w:ascii="Times New Roman" w:eastAsia="Times New Roman" w:hAnsi="Times New Roman" w:cs="Times New Roman"/>
          <w:i/>
          <w:iCs/>
          <w:sz w:val="24"/>
          <w:szCs w:val="24"/>
          <w:lang w:val="en-GB" w:eastAsia="fr-FR"/>
        </w:rPr>
        <w:t>Department of Physics</w:t>
      </w:r>
      <w:r>
        <w:rPr>
          <w:rFonts w:ascii="Times New Roman" w:eastAsia="Times New Roman" w:hAnsi="Times New Roman" w:cs="Times New Roman"/>
          <w:i/>
          <w:iCs/>
          <w:sz w:val="24"/>
          <w:szCs w:val="24"/>
          <w:lang w:val="en-GB" w:eastAsia="fr-FR"/>
        </w:rPr>
        <w:t>, College of</w:t>
      </w:r>
      <w:r w:rsidRPr="005E4AED">
        <w:rPr>
          <w:rFonts w:ascii="Times New Roman" w:eastAsia="Times New Roman" w:hAnsi="Times New Roman" w:cs="Times New Roman"/>
          <w:i/>
          <w:iCs/>
          <w:sz w:val="24"/>
          <w:szCs w:val="24"/>
          <w:lang w:val="en-GB" w:eastAsia="fr-FR"/>
        </w:rPr>
        <w:t xml:space="preserve"> Education, </w:t>
      </w:r>
      <w:r>
        <w:rPr>
          <w:rFonts w:ascii="Times New Roman" w:eastAsia="Times New Roman" w:hAnsi="Times New Roman" w:cs="Times New Roman"/>
          <w:i/>
          <w:iCs/>
          <w:sz w:val="24"/>
          <w:szCs w:val="24"/>
          <w:lang w:val="en-GB" w:eastAsia="fr-FR"/>
        </w:rPr>
        <w:t>Salahaddin</w:t>
      </w:r>
      <w:r w:rsidRPr="005E4AED">
        <w:rPr>
          <w:rFonts w:ascii="Times New Roman" w:eastAsia="Times New Roman" w:hAnsi="Times New Roman" w:cs="Times New Roman"/>
          <w:i/>
          <w:iCs/>
          <w:sz w:val="24"/>
          <w:szCs w:val="24"/>
          <w:lang w:val="en-GB" w:eastAsia="fr-FR"/>
        </w:rPr>
        <w:t xml:space="preserve"> University</w:t>
      </w:r>
      <w:r>
        <w:rPr>
          <w:rFonts w:ascii="Times New Roman" w:eastAsia="Times New Roman" w:hAnsi="Times New Roman" w:cs="Times New Roman"/>
          <w:i/>
          <w:iCs/>
          <w:sz w:val="24"/>
          <w:szCs w:val="24"/>
          <w:lang w:val="en-GB" w:eastAsia="fr-FR"/>
        </w:rPr>
        <w:t>-Erbil</w:t>
      </w:r>
      <w:r w:rsidRPr="005E4AED">
        <w:rPr>
          <w:rFonts w:ascii="Times New Roman" w:eastAsia="Times New Roman" w:hAnsi="Times New Roman" w:cs="Times New Roman"/>
          <w:i/>
          <w:iCs/>
          <w:sz w:val="24"/>
          <w:szCs w:val="24"/>
          <w:lang w:val="en-GB" w:eastAsia="fr-FR"/>
        </w:rPr>
        <w:t xml:space="preserve">, Kurdistan Region, Iraq    </w:t>
      </w:r>
    </w:p>
    <w:p w:rsidR="005E4AED" w:rsidRDefault="005E4AED" w:rsidP="00C14AE5">
      <w:pPr>
        <w:spacing w:after="0" w:line="276" w:lineRule="auto"/>
        <w:ind w:left="360"/>
        <w:jc w:val="center"/>
        <w:rPr>
          <w:rFonts w:ascii="Times New Roman" w:eastAsia="Times New Roman" w:hAnsi="Times New Roman" w:cs="Times New Roman"/>
          <w:i/>
          <w:iCs/>
          <w:sz w:val="24"/>
          <w:szCs w:val="24"/>
          <w:vertAlign w:val="superscript"/>
          <w:lang w:val="en-GB" w:eastAsia="fr-FR"/>
        </w:rPr>
      </w:pPr>
    </w:p>
    <w:p w:rsidR="00C14AE5" w:rsidRPr="00C14AE5" w:rsidRDefault="005E4AED" w:rsidP="00C14AE5">
      <w:pPr>
        <w:spacing w:after="0" w:line="276" w:lineRule="auto"/>
        <w:ind w:left="360"/>
        <w:jc w:val="center"/>
        <w:rPr>
          <w:rFonts w:ascii="Times New Roman" w:eastAsia="Times New Roman" w:hAnsi="Times New Roman" w:cs="Times New Roman"/>
          <w:i/>
          <w:iCs/>
          <w:sz w:val="24"/>
          <w:szCs w:val="24"/>
          <w:lang w:val="en-GB" w:eastAsia="fr-FR"/>
        </w:rPr>
      </w:pPr>
      <w:r>
        <w:rPr>
          <w:rFonts w:ascii="Times New Roman" w:eastAsia="Times New Roman" w:hAnsi="Times New Roman" w:cs="Times New Roman"/>
          <w:i/>
          <w:iCs/>
          <w:sz w:val="24"/>
          <w:szCs w:val="24"/>
          <w:vertAlign w:val="superscript"/>
          <w:lang w:val="en-GB" w:eastAsia="fr-FR"/>
        </w:rPr>
        <w:t>2</w:t>
      </w:r>
      <w:r w:rsidR="00C14AE5" w:rsidRPr="00C14AE5">
        <w:rPr>
          <w:rFonts w:ascii="Times New Roman" w:eastAsia="Times New Roman" w:hAnsi="Times New Roman" w:cs="Times New Roman"/>
          <w:i/>
          <w:iCs/>
          <w:sz w:val="24"/>
          <w:szCs w:val="24"/>
          <w:vertAlign w:val="superscript"/>
          <w:lang w:val="en-GB" w:eastAsia="fr-FR"/>
        </w:rPr>
        <w:t xml:space="preserve"> </w:t>
      </w:r>
      <w:r w:rsidR="00C14AE5" w:rsidRPr="00C14AE5">
        <w:rPr>
          <w:rFonts w:ascii="Times New Roman" w:eastAsia="Times New Roman" w:hAnsi="Times New Roman" w:cs="Times New Roman"/>
          <w:i/>
          <w:iCs/>
          <w:sz w:val="24"/>
          <w:szCs w:val="24"/>
          <w:lang w:val="en-GB" w:eastAsia="fr-FR"/>
        </w:rPr>
        <w:t xml:space="preserve">Department of Physics Education, Faculty of Education, Tishk International University, Erbil, Kurdistan Region, Iraq    </w:t>
      </w:r>
    </w:p>
    <w:p w:rsidR="00C14AE5" w:rsidRDefault="00C14AE5" w:rsidP="00C14AE5">
      <w:pPr>
        <w:spacing w:after="0" w:line="276" w:lineRule="auto"/>
        <w:ind w:left="360"/>
        <w:jc w:val="center"/>
        <w:rPr>
          <w:rFonts w:ascii="Times New Roman" w:eastAsia="Times New Roman" w:hAnsi="Times New Roman" w:cs="Times New Roman"/>
          <w:color w:val="0563C1"/>
          <w:sz w:val="24"/>
          <w:szCs w:val="24"/>
          <w:u w:val="single"/>
          <w:lang w:eastAsia="fr-FR"/>
        </w:rPr>
      </w:pPr>
      <w:r w:rsidRPr="00C14AE5">
        <w:rPr>
          <w:rFonts w:ascii="Times New Roman" w:eastAsia="Times New Roman" w:hAnsi="Times New Roman" w:cs="Times New Roman"/>
          <w:i/>
          <w:iCs/>
          <w:sz w:val="24"/>
          <w:szCs w:val="24"/>
          <w:lang w:val="en-GB" w:eastAsia="fr-FR"/>
        </w:rPr>
        <w:t>*Email:</w:t>
      </w:r>
      <w:r w:rsidRPr="00C14AE5">
        <w:rPr>
          <w:rFonts w:ascii="Times New Roman" w:eastAsia="Times New Roman" w:hAnsi="Times New Roman" w:cs="Times New Roman"/>
          <w:color w:val="0000FF"/>
          <w:sz w:val="24"/>
          <w:szCs w:val="24"/>
          <w:u w:val="single"/>
          <w:lang w:eastAsia="fr-FR"/>
        </w:rPr>
        <w:t xml:space="preserve"> </w:t>
      </w:r>
      <w:hyperlink r:id="rId6" w:history="1">
        <w:r w:rsidRPr="00C14AE5">
          <w:rPr>
            <w:rFonts w:ascii="Times New Roman" w:eastAsia="Times New Roman" w:hAnsi="Times New Roman" w:cs="Times New Roman"/>
            <w:color w:val="0563C1"/>
            <w:sz w:val="24"/>
            <w:szCs w:val="24"/>
            <w:u w:val="single"/>
            <w:lang w:eastAsia="fr-FR"/>
          </w:rPr>
          <w:t>azeez.azeez@su.edu.krd</w:t>
        </w:r>
      </w:hyperlink>
    </w:p>
    <w:p w:rsidR="00A61D40" w:rsidRPr="00C14AE5" w:rsidRDefault="00A61D40" w:rsidP="00C14AE5">
      <w:pPr>
        <w:spacing w:after="0" w:line="276" w:lineRule="auto"/>
        <w:ind w:left="360"/>
        <w:jc w:val="center"/>
        <w:rPr>
          <w:rFonts w:ascii="Times New Roman" w:eastAsia="Times New Roman" w:hAnsi="Times New Roman" w:cs="Times New Roman"/>
          <w:i/>
          <w:iCs/>
          <w:sz w:val="24"/>
          <w:szCs w:val="24"/>
          <w:lang w:val="en-GB" w:eastAsia="fr-FR"/>
        </w:rPr>
      </w:pPr>
      <w:r>
        <w:rPr>
          <w:rFonts w:ascii="Times New Roman" w:eastAsia="Times New Roman" w:hAnsi="Times New Roman" w:cs="Times New Roman"/>
          <w:i/>
          <w:iCs/>
          <w:sz w:val="24"/>
          <w:szCs w:val="24"/>
          <w:lang w:val="en-GB" w:eastAsia="fr-FR"/>
        </w:rPr>
        <w:t>Mobile:</w:t>
      </w:r>
      <w:r w:rsidRPr="00FD7117">
        <w:rPr>
          <w:rFonts w:ascii="Times New Roman" w:eastAsia="Times New Roman" w:hAnsi="Times New Roman" w:cs="Times New Roman"/>
          <w:i/>
          <w:iCs/>
          <w:sz w:val="24"/>
          <w:szCs w:val="24"/>
          <w:lang w:val="en-GB" w:eastAsia="fr-FR"/>
        </w:rPr>
        <w:t xml:space="preserve"> </w:t>
      </w:r>
      <w:r w:rsidRPr="00FD7117">
        <w:rPr>
          <w:rFonts w:ascii="Times New Roman" w:eastAsia="Times New Roman" w:hAnsi="Times New Roman" w:cs="Times New Roman"/>
          <w:sz w:val="24"/>
          <w:szCs w:val="24"/>
          <w:lang w:val="en-GB" w:eastAsia="fr-FR"/>
        </w:rPr>
        <w:t>009647504542010</w:t>
      </w:r>
    </w:p>
    <w:p w:rsidR="00D74238" w:rsidRDefault="00D74238" w:rsidP="00FD7117">
      <w:pPr>
        <w:spacing w:after="0" w:line="276" w:lineRule="auto"/>
        <w:ind w:left="360"/>
        <w:jc w:val="center"/>
        <w:rPr>
          <w:rFonts w:ascii="Times New Roman" w:eastAsia="Times New Roman" w:hAnsi="Times New Roman" w:cs="Times New Roman"/>
          <w:i/>
          <w:iCs/>
          <w:sz w:val="24"/>
          <w:szCs w:val="24"/>
          <w:lang w:val="en-GB" w:eastAsia="fr-FR"/>
        </w:rPr>
      </w:pPr>
    </w:p>
    <w:p w:rsidR="00D15A0F" w:rsidRPr="00747D1C" w:rsidRDefault="00D15A0F" w:rsidP="00FD7117">
      <w:pPr>
        <w:spacing w:after="0" w:line="276" w:lineRule="auto"/>
        <w:ind w:left="360"/>
        <w:jc w:val="center"/>
        <w:rPr>
          <w:rFonts w:ascii="Times New Roman" w:eastAsia="Times New Roman" w:hAnsi="Times New Roman" w:cs="Times New Roman"/>
          <w:b/>
          <w:bCs/>
          <w:sz w:val="28"/>
          <w:szCs w:val="28"/>
          <w:lang w:val="en-GB" w:eastAsia="fr-FR"/>
        </w:rPr>
      </w:pPr>
      <w:r w:rsidRPr="00747D1C">
        <w:rPr>
          <w:rFonts w:ascii="Times New Roman" w:eastAsia="Times New Roman" w:hAnsi="Times New Roman" w:cs="Times New Roman"/>
          <w:b/>
          <w:bCs/>
          <w:sz w:val="28"/>
          <w:szCs w:val="28"/>
          <w:lang w:val="en-GB" w:eastAsia="fr-FR"/>
        </w:rPr>
        <w:t>Abstract</w:t>
      </w:r>
    </w:p>
    <w:p w:rsidR="007E204A" w:rsidRPr="007E204A" w:rsidRDefault="00D74238" w:rsidP="0055132D">
      <w:pPr>
        <w:autoSpaceDE w:val="0"/>
        <w:autoSpaceDN w:val="0"/>
        <w:adjustRightInd w:val="0"/>
        <w:spacing w:after="0" w:line="240" w:lineRule="auto"/>
        <w:jc w:val="both"/>
        <w:rPr>
          <w:rFonts w:ascii="Times New Roman" w:eastAsia="Times New Roman" w:hAnsi="Times New Roman" w:cs="Times New Roman"/>
          <w:sz w:val="28"/>
          <w:szCs w:val="28"/>
        </w:rPr>
      </w:pPr>
      <w:r w:rsidRPr="00D74238">
        <w:rPr>
          <w:rFonts w:ascii="Times New Roman" w:eastAsia="Times New Roman" w:hAnsi="Times New Roman" w:cs="Times New Roman"/>
          <w:sz w:val="28"/>
          <w:szCs w:val="28"/>
        </w:rPr>
        <w:t>Nanotechnology is an emerging field of science. The base of nanotechnology is nanoparticles. The size of nanoparticles ranges from 1 to 100 nm. The nanoparticles are classified into different classes such as inorganic nanoparticles, organic nanoparticles, ceramic nanoparticles and carbon base nanoparticles. The inorganic nanoparticles are further classified into metal nanoparticles and metal oxide nanoparticles.</w:t>
      </w:r>
      <w:r>
        <w:rPr>
          <w:rFonts w:ascii="Times New Roman" w:eastAsia="Times New Roman" w:hAnsi="Times New Roman" w:cs="Times New Roman"/>
          <w:sz w:val="28"/>
          <w:szCs w:val="28"/>
        </w:rPr>
        <w:t xml:space="preserve"> S</w:t>
      </w:r>
      <w:r w:rsidRPr="00D74238">
        <w:rPr>
          <w:rFonts w:ascii="Times New Roman" w:eastAsia="Times New Roman" w:hAnsi="Times New Roman" w:cs="Times New Roman"/>
          <w:sz w:val="28"/>
          <w:szCs w:val="28"/>
        </w:rPr>
        <w:t>imilarly</w:t>
      </w:r>
      <w:r>
        <w:rPr>
          <w:rFonts w:ascii="Times New Roman" w:eastAsia="Times New Roman" w:hAnsi="Times New Roman" w:cs="Times New Roman"/>
          <w:sz w:val="28"/>
          <w:szCs w:val="28"/>
        </w:rPr>
        <w:t>,</w:t>
      </w:r>
      <w:r w:rsidRPr="00D74238">
        <w:rPr>
          <w:rFonts w:ascii="Times New Roman" w:eastAsia="Times New Roman" w:hAnsi="Times New Roman" w:cs="Times New Roman"/>
          <w:sz w:val="28"/>
          <w:szCs w:val="28"/>
        </w:rPr>
        <w:t xml:space="preserve"> carbon base nanoparticles classified into Fullerene, Carbon nanotubes, Graphene, Carbon nanofiber and carbon black</w:t>
      </w:r>
      <w:r>
        <w:rPr>
          <w:rFonts w:ascii="Times New Roman" w:eastAsia="Times New Roman" w:hAnsi="Times New Roman" w:cs="Times New Roman"/>
          <w:sz w:val="28"/>
          <w:szCs w:val="28"/>
        </w:rPr>
        <w:t>.</w:t>
      </w:r>
      <w:r w:rsidRPr="00D74238">
        <w:rPr>
          <w:rFonts w:ascii="Times New Roman" w:eastAsia="Times New Roman" w:hAnsi="Times New Roman" w:cs="Times New Roman"/>
          <w:sz w:val="28"/>
          <w:szCs w:val="28"/>
        </w:rPr>
        <w:t xml:space="preserve"> Nanoparticles are also classified on the basis of dimension such as </w:t>
      </w:r>
      <w:r>
        <w:rPr>
          <w:rFonts w:ascii="Times New Roman" w:eastAsia="Times New Roman" w:hAnsi="Times New Roman" w:cs="Times New Roman"/>
          <w:sz w:val="28"/>
          <w:szCs w:val="28"/>
        </w:rPr>
        <w:t>zero-dimension, one-</w:t>
      </w:r>
      <w:r w:rsidRPr="00D74238">
        <w:rPr>
          <w:rFonts w:ascii="Times New Roman" w:eastAsia="Times New Roman" w:hAnsi="Times New Roman" w:cs="Times New Roman"/>
          <w:sz w:val="28"/>
          <w:szCs w:val="28"/>
        </w:rPr>
        <w:t xml:space="preserve">dimension, two-dimension and three-dimension nanoparticles. The nanoparticles are synthesized by using two approaches like top-down approach and bottom-up approach. </w:t>
      </w:r>
      <w:r w:rsidR="00F7682C" w:rsidRPr="00F7682C">
        <w:rPr>
          <w:rFonts w:ascii="Times New Roman" w:eastAsia="Times New Roman" w:hAnsi="Times New Roman" w:cs="Times New Roman"/>
          <w:sz w:val="28"/>
          <w:szCs w:val="28"/>
        </w:rPr>
        <w:t>Since the main methods for producing nanoparticles are chemical and physical methods which are often expensive and potentially harmful to both the environment and the user. So</w:t>
      </w:r>
      <w:r w:rsidR="0055132D">
        <w:rPr>
          <w:rFonts w:ascii="Times New Roman" w:eastAsia="Times New Roman" w:hAnsi="Times New Roman" w:cs="Times New Roman"/>
          <w:sz w:val="28"/>
          <w:szCs w:val="28"/>
        </w:rPr>
        <w:t>,</w:t>
      </w:r>
      <w:r w:rsidR="00F7682C" w:rsidRPr="00F7682C">
        <w:rPr>
          <w:rFonts w:ascii="Times New Roman" w:eastAsia="Times New Roman" w:hAnsi="Times New Roman" w:cs="Times New Roman"/>
          <w:sz w:val="28"/>
          <w:szCs w:val="28"/>
        </w:rPr>
        <w:t xml:space="preserve"> we did our best in our research</w:t>
      </w:r>
      <w:r w:rsidR="00F7682C">
        <w:rPr>
          <w:rFonts w:ascii="Times New Roman" w:eastAsia="Times New Roman" w:hAnsi="Times New Roman" w:cs="Times New Roman"/>
          <w:sz w:val="28"/>
          <w:szCs w:val="28"/>
        </w:rPr>
        <w:t>es</w:t>
      </w:r>
      <w:r w:rsidR="00F7682C" w:rsidRPr="00F7682C">
        <w:rPr>
          <w:rFonts w:ascii="Times New Roman" w:eastAsia="Times New Roman" w:hAnsi="Times New Roman" w:cs="Times New Roman"/>
          <w:sz w:val="28"/>
          <w:szCs w:val="28"/>
        </w:rPr>
        <w:t xml:space="preserve"> to synthesize metallic nanoparticles using plant extracts and stay away from expensive and toxic chemicals at the same time. </w:t>
      </w:r>
      <w:r w:rsidR="0055132D">
        <w:rPr>
          <w:rFonts w:ascii="Times New Roman" w:eastAsia="Times New Roman" w:hAnsi="Times New Roman" w:cs="Times New Roman"/>
          <w:sz w:val="28"/>
          <w:szCs w:val="28"/>
        </w:rPr>
        <w:t>Therefore, i</w:t>
      </w:r>
      <w:r w:rsidRPr="00D74238">
        <w:rPr>
          <w:rFonts w:ascii="Times New Roman" w:eastAsia="Times New Roman" w:hAnsi="Times New Roman" w:cs="Times New Roman"/>
          <w:sz w:val="28"/>
          <w:szCs w:val="28"/>
        </w:rPr>
        <w:t>t is with great pride that our research group is considered a pioneer in the region, and many high quality research articles have been published by our group highlighting the necessary needs of the community</w:t>
      </w:r>
      <w:r w:rsidR="00CE70C1">
        <w:rPr>
          <w:rFonts w:ascii="Times New Roman" w:eastAsia="Times New Roman" w:hAnsi="Times New Roman" w:cs="Times New Roman"/>
          <w:sz w:val="28"/>
          <w:szCs w:val="28"/>
        </w:rPr>
        <w:t xml:space="preserve"> </w:t>
      </w:r>
      <w:r w:rsidR="00CE70C1">
        <w:rPr>
          <w:rFonts w:ascii="Times New Roman" w:eastAsia="Times New Roman" w:hAnsi="Times New Roman" w:cs="Times New Roman"/>
          <w:sz w:val="28"/>
          <w:szCs w:val="28"/>
        </w:rPr>
        <w:fldChar w:fldCharType="begin">
          <w:fldData xml:space="preserve">PEVuZE5vdGU+PENpdGU+PEF1dGhvcj5BIEJhcnppbmp5PC9BdXRob3I+PFllYXI+MjAxOTwvWWVh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</w:fldData>
        </w:fldChar>
      </w:r>
      <w:r w:rsidR="00CE70C1">
        <w:rPr>
          <w:rFonts w:ascii="Times New Roman" w:eastAsia="Times New Roman" w:hAnsi="Times New Roman" w:cs="Times New Roman"/>
          <w:sz w:val="28"/>
          <w:szCs w:val="28"/>
        </w:rPr>
        <w:instrText xml:space="preserve"> ADDIN EN.CITE </w:instrText>
      </w:r>
      <w:r w:rsidR="00CE70C1">
        <w:rPr>
          <w:rFonts w:ascii="Times New Roman" w:eastAsia="Times New Roman" w:hAnsi="Times New Roman" w:cs="Times New Roman"/>
          <w:sz w:val="28"/>
          <w:szCs w:val="28"/>
        </w:rPr>
        <w:fldChar w:fldCharType="begin">
          <w:fldData xml:space="preserve">PEVuZE5vdGU+PENpdGU+PEF1dGhvcj5BIEJhcnppbmp5PC9BdXRob3I+PFllYXI+MjAxOTwvWWVh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</w:fldData>
        </w:fldChar>
      </w:r>
      <w:r w:rsidR="00CE70C1">
        <w:rPr>
          <w:rFonts w:ascii="Times New Roman" w:eastAsia="Times New Roman" w:hAnsi="Times New Roman" w:cs="Times New Roman"/>
          <w:sz w:val="28"/>
          <w:szCs w:val="28"/>
        </w:rPr>
        <w:instrText xml:space="preserve"> ADDIN EN.CITE.DATA </w:instrText>
      </w:r>
      <w:r w:rsidR="00CE70C1">
        <w:rPr>
          <w:rFonts w:ascii="Times New Roman" w:eastAsia="Times New Roman" w:hAnsi="Times New Roman" w:cs="Times New Roman"/>
          <w:sz w:val="28"/>
          <w:szCs w:val="28"/>
        </w:rPr>
      </w:r>
      <w:r w:rsidR="00CE70C1">
        <w:rPr>
          <w:rFonts w:ascii="Times New Roman" w:eastAsia="Times New Roman" w:hAnsi="Times New Roman" w:cs="Times New Roman"/>
          <w:sz w:val="28"/>
          <w:szCs w:val="28"/>
        </w:rPr>
        <w:fldChar w:fldCharType="end"/>
      </w:r>
      <w:r w:rsidR="00CE70C1">
        <w:rPr>
          <w:rFonts w:ascii="Times New Roman" w:eastAsia="Times New Roman" w:hAnsi="Times New Roman" w:cs="Times New Roman"/>
          <w:sz w:val="28"/>
          <w:szCs w:val="28"/>
        </w:rPr>
      </w:r>
      <w:r w:rsidR="00CE70C1">
        <w:rPr>
          <w:rFonts w:ascii="Times New Roman" w:eastAsia="Times New Roman" w:hAnsi="Times New Roman" w:cs="Times New Roman"/>
          <w:sz w:val="28"/>
          <w:szCs w:val="28"/>
        </w:rPr>
        <w:fldChar w:fldCharType="separate"/>
      </w:r>
      <w:r w:rsidR="00CE70C1">
        <w:rPr>
          <w:rFonts w:ascii="Times New Roman" w:eastAsia="Times New Roman" w:hAnsi="Times New Roman" w:cs="Times New Roman"/>
          <w:noProof/>
          <w:sz w:val="28"/>
          <w:szCs w:val="28"/>
        </w:rPr>
        <w:t>[1-22]</w:t>
      </w:r>
      <w:r w:rsidR="00CE70C1">
        <w:rPr>
          <w:rFonts w:ascii="Times New Roman" w:eastAsia="Times New Roman" w:hAnsi="Times New Roman" w:cs="Times New Roman"/>
          <w:sz w:val="28"/>
          <w:szCs w:val="28"/>
        </w:rPr>
        <w:fldChar w:fldCharType="end"/>
      </w:r>
      <w:r w:rsidR="007E204A" w:rsidRPr="007E204A">
        <w:rPr>
          <w:rFonts w:ascii="Times New Roman" w:eastAsia="Times New Roman" w:hAnsi="Times New Roman" w:cs="Times New Roman"/>
          <w:sz w:val="28"/>
          <w:szCs w:val="28"/>
        </w:rPr>
        <w:t xml:space="preserve"> regarding green synthesis nanomaterials</w:t>
      </w:r>
      <w:r>
        <w:rPr>
          <w:rFonts w:ascii="Times New Roman" w:eastAsia="Times New Roman" w:hAnsi="Times New Roman" w:cs="Times New Roman"/>
          <w:sz w:val="28"/>
          <w:szCs w:val="28"/>
        </w:rPr>
        <w:t xml:space="preserve">. </w:t>
      </w:r>
      <w:r w:rsidR="00CE70C1" w:rsidRPr="00CE70C1">
        <w:rPr>
          <w:rFonts w:ascii="Times New Roman" w:eastAsia="Times New Roman" w:hAnsi="Times New Roman" w:cs="Times New Roman"/>
          <w:sz w:val="28"/>
          <w:szCs w:val="28"/>
        </w:rPr>
        <w:t>After synthesi</w:t>
      </w:r>
      <w:r w:rsidR="00CE70C1">
        <w:rPr>
          <w:rFonts w:ascii="Times New Roman" w:eastAsia="Times New Roman" w:hAnsi="Times New Roman" w:cs="Times New Roman"/>
          <w:sz w:val="28"/>
          <w:szCs w:val="28"/>
        </w:rPr>
        <w:t>zing</w:t>
      </w:r>
      <w:r w:rsidR="00CE70C1" w:rsidRPr="00CE70C1">
        <w:rPr>
          <w:rFonts w:ascii="Times New Roman" w:eastAsia="Times New Roman" w:hAnsi="Times New Roman" w:cs="Times New Roman"/>
          <w:sz w:val="28"/>
          <w:szCs w:val="28"/>
        </w:rPr>
        <w:t xml:space="preserve"> </w:t>
      </w:r>
      <w:r w:rsidR="00CE70C1">
        <w:rPr>
          <w:rFonts w:ascii="Times New Roman" w:eastAsia="Times New Roman" w:hAnsi="Times New Roman" w:cs="Times New Roman"/>
          <w:sz w:val="28"/>
          <w:szCs w:val="28"/>
        </w:rPr>
        <w:t xml:space="preserve">different types of </w:t>
      </w:r>
      <w:r w:rsidR="00CE70C1" w:rsidRPr="00CE70C1">
        <w:rPr>
          <w:rFonts w:ascii="Times New Roman" w:eastAsia="Times New Roman" w:hAnsi="Times New Roman" w:cs="Times New Roman"/>
          <w:sz w:val="28"/>
          <w:szCs w:val="28"/>
        </w:rPr>
        <w:t>nanoparticle</w:t>
      </w:r>
      <w:r w:rsidR="00CE70C1">
        <w:rPr>
          <w:rFonts w:ascii="Times New Roman" w:eastAsia="Times New Roman" w:hAnsi="Times New Roman" w:cs="Times New Roman"/>
          <w:sz w:val="28"/>
          <w:szCs w:val="28"/>
        </w:rPr>
        <w:t xml:space="preserve">s, using </w:t>
      </w:r>
      <w:r w:rsidR="00CE70C1" w:rsidRPr="007E204A">
        <w:rPr>
          <w:rFonts w:ascii="Times New Roman" w:eastAsia="Times New Roman" w:hAnsi="Times New Roman" w:cs="Times New Roman"/>
          <w:sz w:val="28"/>
          <w:szCs w:val="28"/>
        </w:rPr>
        <w:t>easy</w:t>
      </w:r>
      <w:r w:rsidR="00CE70C1">
        <w:rPr>
          <w:rFonts w:ascii="Times New Roman" w:eastAsia="Times New Roman" w:hAnsi="Times New Roman" w:cs="Times New Roman"/>
          <w:sz w:val="28"/>
          <w:szCs w:val="28"/>
        </w:rPr>
        <w:t xml:space="preserve">, </w:t>
      </w:r>
      <w:r w:rsidR="00CE70C1" w:rsidRPr="007E204A">
        <w:rPr>
          <w:rFonts w:ascii="Times New Roman" w:eastAsia="Times New Roman" w:hAnsi="Times New Roman" w:cs="Times New Roman"/>
          <w:sz w:val="28"/>
          <w:szCs w:val="28"/>
        </w:rPr>
        <w:t>one-pot</w:t>
      </w:r>
      <w:r w:rsidR="00CE70C1">
        <w:rPr>
          <w:rFonts w:ascii="Times New Roman" w:eastAsia="Times New Roman" w:hAnsi="Times New Roman" w:cs="Times New Roman"/>
          <w:sz w:val="28"/>
          <w:szCs w:val="28"/>
        </w:rPr>
        <w:t>, inexpensive and green</w:t>
      </w:r>
      <w:r w:rsidR="00CE70C1" w:rsidRPr="007E204A">
        <w:rPr>
          <w:rFonts w:ascii="Times New Roman" w:eastAsia="Times New Roman" w:hAnsi="Times New Roman" w:cs="Times New Roman"/>
          <w:sz w:val="28"/>
          <w:szCs w:val="28"/>
        </w:rPr>
        <w:t xml:space="preserve"> process</w:t>
      </w:r>
      <w:r w:rsidR="00CE70C1">
        <w:rPr>
          <w:rFonts w:ascii="Times New Roman" w:eastAsia="Times New Roman" w:hAnsi="Times New Roman" w:cs="Times New Roman"/>
          <w:sz w:val="28"/>
          <w:szCs w:val="28"/>
        </w:rPr>
        <w:t xml:space="preserve">, from </w:t>
      </w:r>
      <w:r w:rsidR="00F7682C">
        <w:rPr>
          <w:rFonts w:ascii="Times New Roman" w:eastAsia="Times New Roman" w:hAnsi="Times New Roman" w:cs="Times New Roman"/>
          <w:sz w:val="28"/>
          <w:szCs w:val="28"/>
        </w:rPr>
        <w:t xml:space="preserve">locally grown plant extracts, different characterization techniques have been used to investigate </w:t>
      </w:r>
      <w:r w:rsidR="00F7682C" w:rsidRPr="007E204A">
        <w:rPr>
          <w:rFonts w:ascii="Times New Roman" w:eastAsia="Times New Roman" w:hAnsi="Times New Roman" w:cs="Times New Roman"/>
          <w:sz w:val="28"/>
          <w:szCs w:val="28"/>
        </w:rPr>
        <w:t>structure, size, morphology, thermal behavior, surface area, surface charge, chemical composition and optical properties of the nanoparticles</w:t>
      </w:r>
      <w:r w:rsidR="00F7682C">
        <w:rPr>
          <w:rFonts w:ascii="Times New Roman" w:eastAsia="Times New Roman" w:hAnsi="Times New Roman" w:cs="Times New Roman"/>
          <w:sz w:val="28"/>
          <w:szCs w:val="28"/>
        </w:rPr>
        <w:t xml:space="preserve">. </w:t>
      </w:r>
      <w:r w:rsidR="007E204A" w:rsidRPr="007E204A">
        <w:rPr>
          <w:rFonts w:ascii="Times New Roman" w:eastAsia="Times New Roman" w:hAnsi="Times New Roman" w:cs="Times New Roman"/>
          <w:sz w:val="28"/>
          <w:szCs w:val="28"/>
        </w:rPr>
        <w:t xml:space="preserve">After synthesizing and characterization process, the green synthesized </w:t>
      </w:r>
      <w:r w:rsidR="0055132D">
        <w:rPr>
          <w:rFonts w:ascii="Times New Roman" w:eastAsia="Times New Roman" w:hAnsi="Times New Roman" w:cs="Times New Roman"/>
          <w:sz w:val="28"/>
          <w:szCs w:val="28"/>
        </w:rPr>
        <w:t>nanoparticles</w:t>
      </w:r>
      <w:r w:rsidR="007E204A" w:rsidRPr="007E204A">
        <w:rPr>
          <w:rFonts w:ascii="Times New Roman" w:eastAsia="Times New Roman" w:hAnsi="Times New Roman" w:cs="Times New Roman"/>
          <w:sz w:val="28"/>
          <w:szCs w:val="28"/>
        </w:rPr>
        <w:t xml:space="preserve"> were employed </w:t>
      </w:r>
      <w:r w:rsidR="0055132D">
        <w:rPr>
          <w:rFonts w:ascii="Times New Roman" w:eastAsia="Times New Roman" w:hAnsi="Times New Roman" w:cs="Times New Roman"/>
          <w:sz w:val="28"/>
          <w:szCs w:val="28"/>
        </w:rPr>
        <w:t>in</w:t>
      </w:r>
      <w:r w:rsidR="007E204A" w:rsidRPr="007E204A">
        <w:rPr>
          <w:rFonts w:ascii="Times New Roman" w:eastAsia="Times New Roman" w:hAnsi="Times New Roman" w:cs="Times New Roman"/>
          <w:sz w:val="28"/>
          <w:szCs w:val="28"/>
        </w:rPr>
        <w:t xml:space="preserve"> thin film </w:t>
      </w:r>
      <w:r w:rsidR="0055132D">
        <w:rPr>
          <w:rFonts w:ascii="Times New Roman" w:eastAsia="Times New Roman" w:hAnsi="Times New Roman" w:cs="Times New Roman"/>
          <w:sz w:val="28"/>
          <w:szCs w:val="28"/>
        </w:rPr>
        <w:t xml:space="preserve">application, </w:t>
      </w:r>
      <w:r w:rsidR="007E204A" w:rsidRPr="007E204A">
        <w:rPr>
          <w:rFonts w:ascii="Times New Roman" w:eastAsia="Times New Roman" w:hAnsi="Times New Roman" w:cs="Times New Roman"/>
          <w:sz w:val="28"/>
          <w:szCs w:val="28"/>
        </w:rPr>
        <w:t xml:space="preserve">gas-sensing, </w:t>
      </w:r>
      <w:r w:rsidR="0055132D">
        <w:rPr>
          <w:rFonts w:ascii="Times New Roman" w:eastAsia="Times New Roman" w:hAnsi="Times New Roman" w:cs="Times New Roman"/>
          <w:sz w:val="28"/>
          <w:szCs w:val="28"/>
        </w:rPr>
        <w:t xml:space="preserve">enhancing </w:t>
      </w:r>
      <w:r w:rsidR="007E204A" w:rsidRPr="007E204A">
        <w:rPr>
          <w:rFonts w:ascii="Times New Roman" w:eastAsia="Times New Roman" w:hAnsi="Times New Roman" w:cs="Times New Roman"/>
          <w:sz w:val="28"/>
          <w:szCs w:val="28"/>
        </w:rPr>
        <w:t>solar p</w:t>
      </w:r>
      <w:r w:rsidR="0055132D">
        <w:rPr>
          <w:rFonts w:ascii="Times New Roman" w:eastAsia="Times New Roman" w:hAnsi="Times New Roman" w:cs="Times New Roman"/>
          <w:sz w:val="28"/>
          <w:szCs w:val="28"/>
        </w:rPr>
        <w:t>anel efficiency, wastewater treatment, catalytic application, h</w:t>
      </w:r>
      <w:r w:rsidR="00CE70C1" w:rsidRPr="0055132D">
        <w:rPr>
          <w:rFonts w:ascii="Times New Roman" w:eastAsia="Times New Roman" w:hAnsi="Times New Roman" w:cs="Times New Roman"/>
          <w:sz w:val="28"/>
          <w:szCs w:val="28"/>
        </w:rPr>
        <w:t xml:space="preserve">arvesting </w:t>
      </w:r>
      <w:r w:rsidR="0055132D">
        <w:rPr>
          <w:rFonts w:ascii="Times New Roman" w:eastAsia="Times New Roman" w:hAnsi="Times New Roman" w:cs="Times New Roman"/>
          <w:sz w:val="28"/>
          <w:szCs w:val="28"/>
        </w:rPr>
        <w:t>s</w:t>
      </w:r>
      <w:r w:rsidR="00CE70C1" w:rsidRPr="0055132D">
        <w:rPr>
          <w:rFonts w:ascii="Times New Roman" w:eastAsia="Times New Roman" w:hAnsi="Times New Roman" w:cs="Times New Roman"/>
          <w:sz w:val="28"/>
          <w:szCs w:val="28"/>
        </w:rPr>
        <w:t xml:space="preserve">unlight for </w:t>
      </w:r>
      <w:r w:rsidR="0055132D">
        <w:rPr>
          <w:rFonts w:ascii="Times New Roman" w:eastAsia="Times New Roman" w:hAnsi="Times New Roman" w:cs="Times New Roman"/>
          <w:sz w:val="28"/>
          <w:szCs w:val="28"/>
        </w:rPr>
        <w:t>s</w:t>
      </w:r>
      <w:r w:rsidR="00CE70C1" w:rsidRPr="0055132D">
        <w:rPr>
          <w:rFonts w:ascii="Times New Roman" w:eastAsia="Times New Roman" w:hAnsi="Times New Roman" w:cs="Times New Roman"/>
          <w:sz w:val="28"/>
          <w:szCs w:val="28"/>
        </w:rPr>
        <w:t xml:space="preserve">olar </w:t>
      </w:r>
      <w:r w:rsidR="0055132D">
        <w:rPr>
          <w:rFonts w:ascii="Times New Roman" w:eastAsia="Times New Roman" w:hAnsi="Times New Roman" w:cs="Times New Roman"/>
          <w:sz w:val="28"/>
          <w:szCs w:val="28"/>
        </w:rPr>
        <w:t>t</w:t>
      </w:r>
      <w:r w:rsidR="00CE70C1" w:rsidRPr="0055132D">
        <w:rPr>
          <w:rFonts w:ascii="Times New Roman" w:eastAsia="Times New Roman" w:hAnsi="Times New Roman" w:cs="Times New Roman"/>
          <w:sz w:val="28"/>
          <w:szCs w:val="28"/>
        </w:rPr>
        <w:t xml:space="preserve">hermal </w:t>
      </w:r>
      <w:r w:rsidR="0055132D">
        <w:rPr>
          <w:rFonts w:ascii="Times New Roman" w:eastAsia="Times New Roman" w:hAnsi="Times New Roman" w:cs="Times New Roman"/>
          <w:sz w:val="28"/>
          <w:szCs w:val="28"/>
        </w:rPr>
        <w:t>g</w:t>
      </w:r>
      <w:r w:rsidR="00CE70C1" w:rsidRPr="0055132D">
        <w:rPr>
          <w:rFonts w:ascii="Times New Roman" w:eastAsia="Times New Roman" w:hAnsi="Times New Roman" w:cs="Times New Roman"/>
          <w:sz w:val="28"/>
          <w:szCs w:val="28"/>
        </w:rPr>
        <w:t>eneration</w:t>
      </w:r>
      <w:r w:rsidR="0055132D" w:rsidRPr="0055132D">
        <w:rPr>
          <w:rFonts w:ascii="Times New Roman" w:eastAsia="Times New Roman" w:hAnsi="Times New Roman" w:cs="Times New Roman"/>
          <w:sz w:val="28"/>
          <w:szCs w:val="28"/>
        </w:rPr>
        <w:t xml:space="preserve"> </w:t>
      </w:r>
      <w:r w:rsidR="007E204A" w:rsidRPr="007E204A">
        <w:rPr>
          <w:rFonts w:ascii="Times New Roman" w:eastAsia="Times New Roman" w:hAnsi="Times New Roman" w:cs="Times New Roman"/>
          <w:sz w:val="28"/>
          <w:szCs w:val="28"/>
        </w:rPr>
        <w:t>and many other applications.</w:t>
      </w:r>
    </w:p>
    <w:p w:rsidR="007E204A" w:rsidRPr="007E204A" w:rsidRDefault="007E204A" w:rsidP="007E204A">
      <w:pPr>
        <w:autoSpaceDE w:val="0"/>
        <w:autoSpaceDN w:val="0"/>
        <w:adjustRightInd w:val="0"/>
        <w:spacing w:after="0" w:line="240" w:lineRule="auto"/>
        <w:jc w:val="both"/>
        <w:rPr>
          <w:rFonts w:ascii="Times New Roman" w:eastAsia="Times New Roman" w:hAnsi="Times New Roman" w:cs="Times New Roman"/>
          <w:b/>
          <w:bCs/>
          <w:sz w:val="28"/>
          <w:szCs w:val="28"/>
          <w:u w:val="single"/>
        </w:rPr>
      </w:pPr>
      <w:r w:rsidRPr="007E204A">
        <w:rPr>
          <w:rFonts w:ascii="Times New Roman" w:eastAsia="Times New Roman" w:hAnsi="Times New Roman" w:cs="Times New Roman"/>
          <w:b/>
          <w:bCs/>
          <w:sz w:val="28"/>
          <w:szCs w:val="28"/>
          <w:u w:val="single"/>
        </w:rPr>
        <w:t>References</w:t>
      </w:r>
    </w:p>
    <w:p w:rsidR="007E204A" w:rsidRPr="007E204A" w:rsidRDefault="007E204A" w:rsidP="007E204A">
      <w:pPr>
        <w:autoSpaceDE w:val="0"/>
        <w:autoSpaceDN w:val="0"/>
        <w:adjustRightInd w:val="0"/>
        <w:spacing w:after="0" w:line="240" w:lineRule="auto"/>
        <w:jc w:val="both"/>
        <w:rPr>
          <w:rFonts w:ascii="Times New Roman" w:eastAsia="Times New Roman" w:hAnsi="Times New Roman" w:cs="Times New Roman"/>
          <w:sz w:val="24"/>
          <w:szCs w:val="24"/>
        </w:rPr>
      </w:pPr>
    </w:p>
    <w:p w:rsidR="00783247" w:rsidRPr="00783247" w:rsidRDefault="007E204A" w:rsidP="00783247">
      <w:pPr>
        <w:pStyle w:val="EndNoteBibliography"/>
        <w:spacing w:after="0"/>
        <w:ind w:left="720" w:hanging="720"/>
      </w:pPr>
      <w:r w:rsidRPr="007E204A">
        <w:rPr>
          <w:rFonts w:eastAsia="Times New Roman"/>
          <w:szCs w:val="24"/>
        </w:rPr>
        <w:fldChar w:fldCharType="begin"/>
      </w:r>
      <w:r w:rsidRPr="007E204A">
        <w:rPr>
          <w:rFonts w:eastAsia="Times New Roman"/>
          <w:szCs w:val="24"/>
        </w:rPr>
        <w:instrText xml:space="preserve"> ADDIN EN.REFLIST </w:instrText>
      </w:r>
      <w:r w:rsidRPr="007E204A">
        <w:rPr>
          <w:rFonts w:eastAsia="Times New Roman"/>
          <w:szCs w:val="24"/>
        </w:rPr>
        <w:fldChar w:fldCharType="separate"/>
      </w:r>
      <w:r w:rsidR="00783247" w:rsidRPr="00783247">
        <w:t>1.</w:t>
      </w:r>
      <w:r w:rsidR="00783247" w:rsidRPr="00783247">
        <w:tab/>
        <w:t xml:space="preserve">A Barzinjy, A., </w:t>
      </w:r>
      <w:r w:rsidR="00783247" w:rsidRPr="00783247">
        <w:rPr>
          <w:i/>
        </w:rPr>
        <w:t>Characterization of ZnO Nanoparticles Prepared from Green Synthesis Using Euphorbia Petiolata Leaves.</w:t>
      </w:r>
      <w:r w:rsidR="00783247" w:rsidRPr="00783247">
        <w:t xml:space="preserve"> Eurasian Journal of Science &amp; Engineering, 2019. </w:t>
      </w:r>
      <w:r w:rsidR="00783247" w:rsidRPr="00783247">
        <w:rPr>
          <w:b/>
        </w:rPr>
        <w:t>4</w:t>
      </w:r>
      <w:r w:rsidR="00783247" w:rsidRPr="00783247">
        <w:t>(3): p. 74-83.</w:t>
      </w:r>
    </w:p>
    <w:p w:rsidR="00783247" w:rsidRPr="00783247" w:rsidRDefault="00783247" w:rsidP="00783247">
      <w:pPr>
        <w:pStyle w:val="EndNoteBibliography"/>
        <w:spacing w:after="0"/>
        <w:ind w:left="720" w:hanging="720"/>
      </w:pPr>
      <w:r w:rsidRPr="00783247">
        <w:t>2.</w:t>
      </w:r>
      <w:r w:rsidRPr="00783247">
        <w:tab/>
        <w:t xml:space="preserve">A Barzinjy, A., </w:t>
      </w:r>
      <w:r w:rsidRPr="00783247">
        <w:rPr>
          <w:i/>
        </w:rPr>
        <w:t>Structure, Synthesis and Applications of ZnO Nanoparticles: A Review.</w:t>
      </w:r>
      <w:r w:rsidRPr="00783247">
        <w:t xml:space="preserve"> Jordan Journal of Physics, 2020. </w:t>
      </w:r>
      <w:r w:rsidRPr="00783247">
        <w:rPr>
          <w:b/>
        </w:rPr>
        <w:t>13</w:t>
      </w:r>
      <w:r w:rsidRPr="00783247">
        <w:t>(2): p. 123-135.</w:t>
      </w:r>
    </w:p>
    <w:p w:rsidR="00783247" w:rsidRPr="00783247" w:rsidRDefault="00783247" w:rsidP="00783247">
      <w:pPr>
        <w:pStyle w:val="EndNoteBibliography"/>
        <w:spacing w:after="0"/>
        <w:ind w:left="720" w:hanging="720"/>
      </w:pPr>
      <w:r w:rsidRPr="00783247">
        <w:t>3.</w:t>
      </w:r>
      <w:r w:rsidRPr="00783247">
        <w:tab/>
        <w:t xml:space="preserve">Abdulrahman, A.F., et al., </w:t>
      </w:r>
      <w:r w:rsidRPr="00783247">
        <w:rPr>
          <w:i/>
        </w:rPr>
        <w:t>Fabrication and Characterization of High-Quality UV Photodetectors Based ZnO Nanorods Using Traditional and Modified Chemical Bath Deposition Methods.</w:t>
      </w:r>
      <w:r w:rsidRPr="00783247">
        <w:t xml:space="preserve"> Nanomaterials, 2021. </w:t>
      </w:r>
      <w:r w:rsidRPr="00783247">
        <w:rPr>
          <w:b/>
        </w:rPr>
        <w:t>11</w:t>
      </w:r>
      <w:r w:rsidRPr="00783247">
        <w:t>(3): p. 677.</w:t>
      </w:r>
    </w:p>
    <w:p w:rsidR="00783247" w:rsidRPr="00783247" w:rsidRDefault="00783247" w:rsidP="00783247">
      <w:pPr>
        <w:pStyle w:val="EndNoteBibliography"/>
        <w:spacing w:after="0"/>
        <w:ind w:left="720" w:hanging="720"/>
      </w:pPr>
      <w:r w:rsidRPr="00783247">
        <w:t>4.</w:t>
      </w:r>
      <w:r w:rsidRPr="00783247">
        <w:tab/>
        <w:t xml:space="preserve">Abdulrahman, A.F., et al., </w:t>
      </w:r>
      <w:r w:rsidRPr="00783247">
        <w:rPr>
          <w:i/>
        </w:rPr>
        <w:t>Effect of growth temperature on morphological, structural, and optical properties of ZnO nanorods using modified chemical bath deposition method.</w:t>
      </w:r>
      <w:r w:rsidRPr="00783247">
        <w:t xml:space="preserve"> Journal of Electronic Materials, 2021. </w:t>
      </w:r>
      <w:r w:rsidRPr="00783247">
        <w:rPr>
          <w:b/>
        </w:rPr>
        <w:t>50</w:t>
      </w:r>
      <w:r w:rsidRPr="00783247">
        <w:t>(3): p. 1482-1495.</w:t>
      </w:r>
    </w:p>
    <w:p w:rsidR="00783247" w:rsidRPr="00783247" w:rsidRDefault="00783247" w:rsidP="00783247">
      <w:pPr>
        <w:pStyle w:val="EndNoteBibliography"/>
        <w:spacing w:after="0"/>
        <w:ind w:left="720" w:hanging="720"/>
      </w:pPr>
      <w:r w:rsidRPr="00783247">
        <w:lastRenderedPageBreak/>
        <w:t>5.</w:t>
      </w:r>
      <w:r w:rsidRPr="00783247">
        <w:tab/>
        <w:t xml:space="preserve">Azeez, H.H. and A.A. Barzinjya, </w:t>
      </w:r>
      <w:r w:rsidRPr="00783247">
        <w:rPr>
          <w:i/>
        </w:rPr>
        <w:t>Biosynthesis zinc oxide nanoparticles using Apium graveolens L. leaf extract and its use in removing the organic pollutants in water.</w:t>
      </w:r>
      <w:r w:rsidRPr="00783247">
        <w:t xml:space="preserve"> Desalination Water Treat, 2020. </w:t>
      </w:r>
      <w:r w:rsidRPr="00783247">
        <w:rPr>
          <w:b/>
        </w:rPr>
        <w:t>190</w:t>
      </w:r>
      <w:r w:rsidRPr="00783247">
        <w:t>: p. 179-92.</w:t>
      </w:r>
    </w:p>
    <w:p w:rsidR="00783247" w:rsidRPr="00783247" w:rsidRDefault="00783247" w:rsidP="00783247">
      <w:pPr>
        <w:pStyle w:val="EndNoteBibliography"/>
        <w:spacing w:after="0"/>
        <w:ind w:left="720" w:hanging="720"/>
      </w:pPr>
      <w:r w:rsidRPr="00783247">
        <w:t>6.</w:t>
      </w:r>
      <w:r w:rsidRPr="00783247">
        <w:tab/>
        <w:t xml:space="preserve">Azeeza, H.H. and A.A. Barzinjya, </w:t>
      </w:r>
      <w:r w:rsidRPr="00783247">
        <w:rPr>
          <w:i/>
        </w:rPr>
        <w:t>Biosynthesis zinc oxide nanoparticles using Apium graveolens L. leaf extract and its use in removing the organic pollutants in water.</w:t>
      </w:r>
      <w:r w:rsidRPr="00783247">
        <w:t xml:space="preserve"> DESALINATION AND WATER TREATMENT, 2020. </w:t>
      </w:r>
      <w:r w:rsidRPr="00783247">
        <w:rPr>
          <w:b/>
        </w:rPr>
        <w:t>190</w:t>
      </w:r>
      <w:r w:rsidRPr="00783247">
        <w:t>: p. 179-192.</w:t>
      </w:r>
    </w:p>
    <w:p w:rsidR="00783247" w:rsidRPr="00783247" w:rsidRDefault="00783247" w:rsidP="00783247">
      <w:pPr>
        <w:pStyle w:val="EndNoteBibliography"/>
        <w:spacing w:after="0"/>
        <w:ind w:left="720" w:hanging="720"/>
      </w:pPr>
      <w:r w:rsidRPr="00783247">
        <w:t>7.</w:t>
      </w:r>
      <w:r w:rsidRPr="00783247">
        <w:tab/>
        <w:t xml:space="preserve">Barzinjy, A.A. and H.H. Azeez, </w:t>
      </w:r>
      <w:r w:rsidRPr="00783247">
        <w:rPr>
          <w:i/>
        </w:rPr>
        <w:t>Green synthesis and characterization of zinc oxide nanoparticles using Eucalyptus globulus Labill. leaf extract and zinc nitrate hexahydrate salt.</w:t>
      </w:r>
      <w:r w:rsidRPr="00783247">
        <w:t xml:space="preserve"> SN Applied Sciences, 2020. </w:t>
      </w:r>
      <w:r w:rsidRPr="00783247">
        <w:rPr>
          <w:b/>
        </w:rPr>
        <w:t>2</w:t>
      </w:r>
      <w:r w:rsidRPr="00783247">
        <w:t>(5): p. 1-14.</w:t>
      </w:r>
    </w:p>
    <w:p w:rsidR="00783247" w:rsidRPr="00783247" w:rsidRDefault="00783247" w:rsidP="00783247">
      <w:pPr>
        <w:pStyle w:val="EndNoteBibliography"/>
        <w:spacing w:after="0"/>
        <w:ind w:left="720" w:hanging="720"/>
      </w:pPr>
      <w:r w:rsidRPr="00783247">
        <w:t>8.</w:t>
      </w:r>
      <w:r w:rsidRPr="00783247">
        <w:tab/>
        <w:t xml:space="preserve">Barzinjy, A.A., et al., </w:t>
      </w:r>
      <w:r w:rsidRPr="00783247">
        <w:rPr>
          <w:i/>
        </w:rPr>
        <w:t>Green synthesis of the magnetite (Fe3O4) nanoparticle using Rhus coriaria extract: a reusable catalyst for efficient synthesis of some new 2-naphthol bis-Betti bases.</w:t>
      </w:r>
      <w:r w:rsidRPr="00783247">
        <w:t xml:space="preserve"> Inorganic and Nano-Metal Chemistry, 2020: p. 1-10.</w:t>
      </w:r>
    </w:p>
    <w:p w:rsidR="00783247" w:rsidRPr="00783247" w:rsidRDefault="00783247" w:rsidP="00783247">
      <w:pPr>
        <w:pStyle w:val="EndNoteBibliography"/>
        <w:spacing w:after="0"/>
        <w:ind w:left="720" w:hanging="720"/>
      </w:pPr>
      <w:r w:rsidRPr="00783247">
        <w:t>9.</w:t>
      </w:r>
      <w:r w:rsidRPr="00783247">
        <w:tab/>
        <w:t xml:space="preserve">Barzinjy, A.A., et al., </w:t>
      </w:r>
      <w:r w:rsidRPr="00783247">
        <w:rPr>
          <w:i/>
        </w:rPr>
        <w:t>Biosynthesis, characterization and mechanism of formation of ZnO nanoparticles using Petroselinum crispum leaf extract.</w:t>
      </w:r>
      <w:r w:rsidRPr="00783247">
        <w:t xml:space="preserve"> Current Organic Synthesis, 2020.</w:t>
      </w:r>
    </w:p>
    <w:p w:rsidR="00783247" w:rsidRPr="00783247" w:rsidRDefault="00783247" w:rsidP="00783247">
      <w:pPr>
        <w:pStyle w:val="EndNoteBibliography"/>
        <w:spacing w:after="0"/>
        <w:ind w:left="720" w:hanging="720"/>
      </w:pPr>
      <w:r w:rsidRPr="00783247">
        <w:t>10.</w:t>
      </w:r>
      <w:r w:rsidRPr="00783247">
        <w:tab/>
        <w:t xml:space="preserve">Barzinjy, A.A., et al., </w:t>
      </w:r>
      <w:r w:rsidRPr="00783247">
        <w:rPr>
          <w:i/>
        </w:rPr>
        <w:t>Biosynthesis and characterisation of zinc oxide nanoparticles from Punica granatum (pomegranate) juice extract and its application in thin films preparation by spin-coating method.</w:t>
      </w:r>
      <w:r w:rsidRPr="00783247">
        <w:t xml:space="preserve"> Micro &amp; Nano Letters, 2020. </w:t>
      </w:r>
      <w:r w:rsidRPr="00783247">
        <w:rPr>
          <w:b/>
        </w:rPr>
        <w:t>15</w:t>
      </w:r>
      <w:r w:rsidRPr="00783247">
        <w:t>(6): p. 415-420.</w:t>
      </w:r>
    </w:p>
    <w:p w:rsidR="00783247" w:rsidRPr="00783247" w:rsidRDefault="00783247" w:rsidP="00783247">
      <w:pPr>
        <w:pStyle w:val="EndNoteBibliography"/>
        <w:spacing w:after="0"/>
        <w:ind w:left="720" w:hanging="720"/>
        <w:rPr>
          <w:i/>
        </w:rPr>
      </w:pPr>
      <w:r w:rsidRPr="00783247">
        <w:t>11.</w:t>
      </w:r>
      <w:r w:rsidRPr="00783247">
        <w:tab/>
        <w:t xml:space="preserve">Barzinjy, A.A., et al., </w:t>
      </w:r>
      <w:r w:rsidRPr="00783247">
        <w:rPr>
          <w:i/>
        </w:rPr>
        <w:t>Green and eco</w:t>
      </w:r>
      <w:r w:rsidRPr="00783247">
        <w:rPr>
          <w:rFonts w:ascii="Cambria Math" w:hAnsi="Cambria Math" w:cs="Cambria Math"/>
          <w:i/>
        </w:rPr>
        <w:t>‑</w:t>
      </w:r>
      <w:r w:rsidRPr="00783247">
        <w:rPr>
          <w:i/>
        </w:rPr>
        <w:t>friendly synthesis of Nickel oxide nanoparticles and its photocatalytic activity for methyl orange degradation.</w:t>
      </w:r>
    </w:p>
    <w:p w:rsidR="00783247" w:rsidRPr="00783247" w:rsidRDefault="00783247" w:rsidP="00783247">
      <w:pPr>
        <w:pStyle w:val="EndNoteBibliography"/>
        <w:spacing w:after="0"/>
        <w:ind w:left="720" w:hanging="720"/>
      </w:pPr>
      <w:r w:rsidRPr="00783247">
        <w:t>12.</w:t>
      </w:r>
      <w:r w:rsidRPr="00783247">
        <w:tab/>
        <w:t xml:space="preserve">Nasrollahzadeh, M., et al., </w:t>
      </w:r>
      <w:r w:rsidRPr="00783247">
        <w:rPr>
          <w:i/>
        </w:rPr>
        <w:t>Biosynthesis of the palladium/sodium borosilicate nanocomposite using Euphorbia milii extract and evaluation of its catalytic activity in the reduction of chromium (VI), nitro compounds and organic dyes.</w:t>
      </w:r>
      <w:r w:rsidRPr="00783247">
        <w:t xml:space="preserve"> Materials Research Bulletin, 2018. </w:t>
      </w:r>
      <w:r w:rsidRPr="00783247">
        <w:rPr>
          <w:b/>
        </w:rPr>
        <w:t>102</w:t>
      </w:r>
      <w:r w:rsidRPr="00783247">
        <w:t>: p. 24-35.</w:t>
      </w:r>
    </w:p>
    <w:p w:rsidR="00783247" w:rsidRPr="00783247" w:rsidRDefault="00783247" w:rsidP="00783247">
      <w:pPr>
        <w:pStyle w:val="EndNoteBibliography"/>
        <w:spacing w:after="0"/>
        <w:ind w:left="720" w:hanging="720"/>
      </w:pPr>
      <w:r w:rsidRPr="00783247">
        <w:t>13.</w:t>
      </w:r>
      <w:r w:rsidRPr="00783247">
        <w:tab/>
        <w:t xml:space="preserve">Sajadi, S.M., et al., </w:t>
      </w:r>
      <w:r w:rsidRPr="00783247">
        <w:rPr>
          <w:i/>
        </w:rPr>
        <w:t>Green Synthesis of the Ag/Bentonite Nanocomposite UsingEuphorbia larica Extract: A Reusable Catalyst for Efficient Reduction of Nitro Compounds and Organic Dyes.</w:t>
      </w:r>
      <w:r w:rsidRPr="00783247">
        <w:t xml:space="preserve"> ChemistrySelect, 2018. </w:t>
      </w:r>
      <w:r w:rsidRPr="00783247">
        <w:rPr>
          <w:b/>
        </w:rPr>
        <w:t>3</w:t>
      </w:r>
      <w:r w:rsidRPr="00783247">
        <w:t>(43): p. 12274-12280.</w:t>
      </w:r>
    </w:p>
    <w:p w:rsidR="00783247" w:rsidRPr="00783247" w:rsidRDefault="00783247" w:rsidP="00783247">
      <w:pPr>
        <w:pStyle w:val="EndNoteBibliography"/>
        <w:spacing w:after="0"/>
        <w:ind w:left="720" w:hanging="720"/>
      </w:pPr>
      <w:r w:rsidRPr="00783247">
        <w:t>14.</w:t>
      </w:r>
      <w:r w:rsidRPr="00783247">
        <w:tab/>
        <w:t xml:space="preserve">Barzinjy, A., S. Mustafa, and H. Ismael, </w:t>
      </w:r>
      <w:r w:rsidRPr="00783247">
        <w:rPr>
          <w:i/>
        </w:rPr>
        <w:t>Characterization of ZnO NPs Prepared from Green Synthesis Using Euphorbia Petiolata Leaves.</w:t>
      </w:r>
      <w:r w:rsidRPr="00783247">
        <w:t xml:space="preserve"> EAJSE, 2019. </w:t>
      </w:r>
      <w:r w:rsidRPr="00783247">
        <w:rPr>
          <w:b/>
        </w:rPr>
        <w:t>4</w:t>
      </w:r>
      <w:r w:rsidRPr="00783247">
        <w:t>: p. 74-83.</w:t>
      </w:r>
    </w:p>
    <w:p w:rsidR="00783247" w:rsidRPr="00783247" w:rsidRDefault="00783247" w:rsidP="00783247">
      <w:pPr>
        <w:pStyle w:val="EndNoteBibliography"/>
        <w:spacing w:after="0"/>
        <w:ind w:left="720" w:hanging="720"/>
      </w:pPr>
      <w:r w:rsidRPr="00783247">
        <w:t>15.</w:t>
      </w:r>
      <w:r w:rsidRPr="00783247">
        <w:tab/>
        <w:t xml:space="preserve">Barzinjy, A.A., et al., </w:t>
      </w:r>
      <w:r w:rsidRPr="00783247">
        <w:rPr>
          <w:i/>
        </w:rPr>
        <w:t>Green synthesis of the magnetite (Fe3O4) nanoparticle using Rhus coriaria extract: a reusable catalyst for efficient synthesis of some new 2-naphthol bis-Betti bases.</w:t>
      </w:r>
      <w:r w:rsidRPr="00783247">
        <w:t xml:space="preserve"> Inorganic and Nano-Metal Chemistry, 2020. </w:t>
      </w:r>
      <w:r w:rsidRPr="00783247">
        <w:rPr>
          <w:b/>
        </w:rPr>
        <w:t>50</w:t>
      </w:r>
      <w:r w:rsidRPr="00783247">
        <w:t>(8): p. 620-629.</w:t>
      </w:r>
    </w:p>
    <w:p w:rsidR="00783247" w:rsidRPr="00783247" w:rsidRDefault="00783247" w:rsidP="00783247">
      <w:pPr>
        <w:pStyle w:val="EndNoteBibliography"/>
        <w:spacing w:after="0"/>
        <w:ind w:left="720" w:hanging="720"/>
      </w:pPr>
      <w:r w:rsidRPr="00783247">
        <w:t>16.</w:t>
      </w:r>
      <w:r w:rsidRPr="00783247">
        <w:tab/>
        <w:t xml:space="preserve">Barzinjy, A.A., S.M. Hamad, and A.F. Arkawazi, </w:t>
      </w:r>
      <w:r w:rsidRPr="00783247">
        <w:rPr>
          <w:i/>
        </w:rPr>
        <w:t>Ionic Liquids: Sustainable Media for Nanoparticles.</w:t>
      </w:r>
      <w:r w:rsidRPr="00783247">
        <w:t xml:space="preserve"> 2019.</w:t>
      </w:r>
    </w:p>
    <w:p w:rsidR="00783247" w:rsidRPr="00783247" w:rsidRDefault="00783247" w:rsidP="00783247">
      <w:pPr>
        <w:pStyle w:val="EndNoteBibliography"/>
        <w:spacing w:after="0"/>
        <w:ind w:left="720" w:hanging="720"/>
      </w:pPr>
      <w:r w:rsidRPr="00783247">
        <w:t>17.</w:t>
      </w:r>
      <w:r w:rsidRPr="00783247">
        <w:tab/>
        <w:t xml:space="preserve">Barzinjy, A.A., et al., </w:t>
      </w:r>
      <w:r w:rsidRPr="00783247">
        <w:rPr>
          <w:i/>
        </w:rPr>
        <w:t>Green and eco-friendly synthesis of Nickel oxide nanoparticles and its photocatalytic activity for methyl orange degradation.</w:t>
      </w:r>
      <w:r w:rsidRPr="00783247">
        <w:t xml:space="preserve"> Journal of Materials Science: Materials in Electronics, 2020. </w:t>
      </w:r>
      <w:r w:rsidRPr="00783247">
        <w:rPr>
          <w:b/>
        </w:rPr>
        <w:t>31</w:t>
      </w:r>
      <w:r w:rsidRPr="00783247">
        <w:t>: p. 11303-11316.</w:t>
      </w:r>
    </w:p>
    <w:p w:rsidR="00783247" w:rsidRPr="00783247" w:rsidRDefault="00783247" w:rsidP="00783247">
      <w:pPr>
        <w:pStyle w:val="EndNoteBibliography"/>
        <w:spacing w:after="0"/>
        <w:ind w:left="720" w:hanging="720"/>
      </w:pPr>
      <w:r w:rsidRPr="00783247">
        <w:t>18.</w:t>
      </w:r>
      <w:r w:rsidRPr="00783247">
        <w:tab/>
        <w:t xml:space="preserve">Barzinjy, A.A., et al., </w:t>
      </w:r>
      <w:r w:rsidRPr="00783247">
        <w:rPr>
          <w:i/>
        </w:rPr>
        <w:t>Biosynthesis and characterisation of zinc oxide nanoparticles from Punica granatum (pomegranate) juice extract and its application in thin films preparation by spin‐coating method.</w:t>
      </w:r>
      <w:r w:rsidRPr="00783247">
        <w:t xml:space="preserve"> Micro &amp; Nano Letters, 2020. </w:t>
      </w:r>
      <w:r w:rsidRPr="00783247">
        <w:rPr>
          <w:b/>
        </w:rPr>
        <w:t>15</w:t>
      </w:r>
      <w:r w:rsidRPr="00783247">
        <w:t>(6): p. 415-420.</w:t>
      </w:r>
    </w:p>
    <w:p w:rsidR="00783247" w:rsidRPr="00783247" w:rsidRDefault="00783247" w:rsidP="00783247">
      <w:pPr>
        <w:pStyle w:val="EndNoteBibliography"/>
        <w:spacing w:after="0"/>
        <w:ind w:left="720" w:hanging="720"/>
      </w:pPr>
      <w:r w:rsidRPr="00783247">
        <w:t>19.</w:t>
      </w:r>
      <w:r w:rsidRPr="00783247">
        <w:tab/>
        <w:t xml:space="preserve">Shnawa, B.H., et al., </w:t>
      </w:r>
      <w:r w:rsidRPr="00783247">
        <w:rPr>
          <w:i/>
        </w:rPr>
        <w:t>Scolicidal activity of biosynthesized zinc oxide nanoparticles by Mentha longifolia L. leaves against Echinococcus granulosus protoscolices.</w:t>
      </w:r>
      <w:r w:rsidRPr="00783247">
        <w:t xml:space="preserve"> Emergent Materials, 2021: p. 1-11.</w:t>
      </w:r>
    </w:p>
    <w:p w:rsidR="00783247" w:rsidRPr="00783247" w:rsidRDefault="00783247" w:rsidP="00783247">
      <w:pPr>
        <w:pStyle w:val="EndNoteBibliography"/>
        <w:spacing w:after="0"/>
        <w:ind w:left="720" w:hanging="720"/>
      </w:pPr>
      <w:r w:rsidRPr="00783247">
        <w:t>20.</w:t>
      </w:r>
      <w:r w:rsidRPr="00783247">
        <w:tab/>
        <w:t xml:space="preserve">Talabani, R.F., et al., </w:t>
      </w:r>
      <w:r w:rsidRPr="00783247">
        <w:rPr>
          <w:i/>
        </w:rPr>
        <w:t>Biosynthesis of Silver Nanoparticles and Their Applications in Harvesting Sunlight for Solar Thermal Generation.</w:t>
      </w:r>
      <w:r w:rsidRPr="00783247">
        <w:t xml:space="preserve"> Nanomaterials, 2021. </w:t>
      </w:r>
      <w:r w:rsidRPr="00783247">
        <w:rPr>
          <w:b/>
        </w:rPr>
        <w:t>11</w:t>
      </w:r>
      <w:r w:rsidRPr="00783247">
        <w:t>(9): p. 2421.</w:t>
      </w:r>
    </w:p>
    <w:p w:rsidR="00783247" w:rsidRPr="00783247" w:rsidRDefault="00783247" w:rsidP="00783247">
      <w:pPr>
        <w:pStyle w:val="EndNoteBibliography"/>
        <w:spacing w:after="0"/>
        <w:ind w:left="720" w:hanging="720"/>
      </w:pPr>
      <w:r w:rsidRPr="00783247">
        <w:t>21.</w:t>
      </w:r>
      <w:r w:rsidRPr="00783247">
        <w:tab/>
        <w:t xml:space="preserve">Tlili, I., et al., </w:t>
      </w:r>
      <w:r w:rsidRPr="00783247">
        <w:rPr>
          <w:i/>
        </w:rPr>
        <w:t>Investigation of thermal characteristics of carbon nanotubes: Measurement and dependence.</w:t>
      </w:r>
      <w:r w:rsidRPr="00783247">
        <w:t xml:space="preserve"> Journal of Molecular Liquids, 2019. </w:t>
      </w:r>
      <w:r w:rsidRPr="00783247">
        <w:rPr>
          <w:b/>
        </w:rPr>
        <w:t>294</w:t>
      </w:r>
      <w:r w:rsidRPr="00783247">
        <w:t>: p. 111564.</w:t>
      </w:r>
    </w:p>
    <w:p w:rsidR="00783247" w:rsidRPr="00783247" w:rsidRDefault="00783247" w:rsidP="00783247">
      <w:pPr>
        <w:pStyle w:val="EndNoteBibliography"/>
        <w:ind w:left="720" w:hanging="720"/>
      </w:pPr>
      <w:r w:rsidRPr="00783247">
        <w:t>22.</w:t>
      </w:r>
      <w:r w:rsidRPr="00783247">
        <w:tab/>
        <w:t xml:space="preserve">Xiong, Q., et al., </w:t>
      </w:r>
      <w:r w:rsidRPr="00783247">
        <w:rPr>
          <w:i/>
        </w:rPr>
        <w:t>Modeling of heat transfer augmentation due to complex-shaped turbulator using nanofluid.</w:t>
      </w:r>
      <w:r w:rsidRPr="00783247">
        <w:t xml:space="preserve"> Physica A: Statistical Mechanics and its Applications, 2020. </w:t>
      </w:r>
      <w:r w:rsidRPr="00783247">
        <w:rPr>
          <w:b/>
        </w:rPr>
        <w:t>540</w:t>
      </w:r>
      <w:r w:rsidRPr="00783247">
        <w:t>: p. 122465.</w:t>
      </w:r>
    </w:p>
    <w:p w:rsidR="007E204A" w:rsidRPr="007E204A" w:rsidRDefault="007E204A" w:rsidP="00783247">
      <w:r w:rsidRPr="007E204A">
        <w:rPr>
          <w:rFonts w:ascii="Times New Roman" w:eastAsia="Times New Roman" w:hAnsi="Times New Roman" w:cs="Times New Roman"/>
          <w:sz w:val="24"/>
          <w:szCs w:val="24"/>
        </w:rPr>
        <w:fldChar w:fldCharType="end"/>
      </w:r>
    </w:p>
    <w:sectPr w:rsidR="007E204A" w:rsidRPr="007E204A" w:rsidSect="00942800">
      <w:footerReference w:type="default" r:id="rId7"/>
      <w:pgSz w:w="12240" w:h="15840"/>
      <w:pgMar w:top="567" w:right="758" w:bottom="709" w:left="709" w:header="720" w:footer="13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2DC1" w:rsidRDefault="002B2DC1" w:rsidP="00942800">
      <w:pPr>
        <w:spacing w:after="0" w:line="240" w:lineRule="auto"/>
      </w:pPr>
      <w:r>
        <w:separator/>
      </w:r>
    </w:p>
  </w:endnote>
  <w:endnote w:type="continuationSeparator" w:id="0">
    <w:p w:rsidR="002B2DC1" w:rsidRDefault="002B2DC1" w:rsidP="00942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2490753"/>
      <w:docPartObj>
        <w:docPartGallery w:val="Page Numbers (Bottom of Page)"/>
        <w:docPartUnique/>
      </w:docPartObj>
    </w:sdtPr>
    <w:sdtEndPr>
      <w:rPr>
        <w:noProof/>
      </w:rPr>
    </w:sdtEndPr>
    <w:sdtContent>
      <w:p w:rsidR="00942800" w:rsidRDefault="00942800">
        <w:pPr>
          <w:pStyle w:val="Pieddepage"/>
          <w:jc w:val="center"/>
        </w:pPr>
        <w:r>
          <w:fldChar w:fldCharType="begin"/>
        </w:r>
        <w:r>
          <w:instrText xml:space="preserve"> PAGE   \* MERGEFORMAT </w:instrText>
        </w:r>
        <w:r>
          <w:fldChar w:fldCharType="separate"/>
        </w:r>
        <w:r w:rsidR="007B1B9F">
          <w:rPr>
            <w:noProof/>
          </w:rPr>
          <w:t>1</w:t>
        </w:r>
        <w:r>
          <w:rPr>
            <w:noProof/>
          </w:rPr>
          <w:fldChar w:fldCharType="end"/>
        </w:r>
      </w:p>
    </w:sdtContent>
  </w:sdt>
  <w:p w:rsidR="00942800" w:rsidRDefault="0094280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2DC1" w:rsidRDefault="002B2DC1" w:rsidP="00942800">
      <w:pPr>
        <w:spacing w:after="0" w:line="240" w:lineRule="auto"/>
      </w:pPr>
      <w:r>
        <w:separator/>
      </w:r>
    </w:p>
  </w:footnote>
  <w:footnote w:type="continuationSeparator" w:id="0">
    <w:p w:rsidR="002B2DC1" w:rsidRDefault="002B2DC1" w:rsidP="0094280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st9p9ft9rr0neax2pxadwaztffda9vw29x&quot;&gt;Quantum mechanical model for the Hydrogen atom a review[2207] (1)&lt;record-ids&gt;&lt;item&gt;175&lt;/item&gt;&lt;item&gt;176&lt;/item&gt;&lt;item&gt;243&lt;/item&gt;&lt;item&gt;244&lt;/item&gt;&lt;item&gt;466&lt;/item&gt;&lt;item&gt;855&lt;/item&gt;&lt;item&gt;916&lt;/item&gt;&lt;item&gt;918&lt;/item&gt;&lt;item&gt;919&lt;/item&gt;&lt;item&gt;921&lt;/item&gt;&lt;item&gt;922&lt;/item&gt;&lt;item&gt;923&lt;/item&gt;&lt;item&gt;924&lt;/item&gt;&lt;item&gt;1045&lt;/item&gt;&lt;item&gt;1046&lt;/item&gt;&lt;item&gt;1047&lt;/item&gt;&lt;/record-ids&gt;&lt;/item&gt;&lt;/Libraries&gt;"/>
  </w:docVars>
  <w:rsids>
    <w:rsidRoot w:val="007E204A"/>
    <w:rsid w:val="00120191"/>
    <w:rsid w:val="0018197B"/>
    <w:rsid w:val="001F0B2C"/>
    <w:rsid w:val="002B2DC1"/>
    <w:rsid w:val="0055132D"/>
    <w:rsid w:val="005E4AED"/>
    <w:rsid w:val="00747D1C"/>
    <w:rsid w:val="00783247"/>
    <w:rsid w:val="007B1B9F"/>
    <w:rsid w:val="007E204A"/>
    <w:rsid w:val="00942800"/>
    <w:rsid w:val="00A61D40"/>
    <w:rsid w:val="00C14AE5"/>
    <w:rsid w:val="00CE70C1"/>
    <w:rsid w:val="00D15A0F"/>
    <w:rsid w:val="00D61094"/>
    <w:rsid w:val="00D74238"/>
    <w:rsid w:val="00DD6A11"/>
    <w:rsid w:val="00F7682C"/>
    <w:rsid w:val="00FD71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8AE9E3F-CCF7-4A7B-AB1F-FF2915D82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har"/>
    <w:rsid w:val="00CE70C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Policepardfaut"/>
    <w:link w:val="EndNoteBibliographyTitle"/>
    <w:rsid w:val="00CE70C1"/>
    <w:rPr>
      <w:rFonts w:ascii="Times New Roman" w:hAnsi="Times New Roman" w:cs="Times New Roman"/>
      <w:noProof/>
      <w:sz w:val="24"/>
    </w:rPr>
  </w:style>
  <w:style w:type="paragraph" w:customStyle="1" w:styleId="EndNoteBibliography">
    <w:name w:val="EndNote Bibliography"/>
    <w:basedOn w:val="Normal"/>
    <w:link w:val="EndNoteBibliographyChar"/>
    <w:rsid w:val="00CE70C1"/>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Policepardfaut"/>
    <w:link w:val="EndNoteBibliography"/>
    <w:rsid w:val="00CE70C1"/>
    <w:rPr>
      <w:rFonts w:ascii="Times New Roman" w:hAnsi="Times New Roman" w:cs="Times New Roman"/>
      <w:noProof/>
      <w:sz w:val="24"/>
    </w:rPr>
  </w:style>
  <w:style w:type="paragraph" w:styleId="En-tte">
    <w:name w:val="header"/>
    <w:basedOn w:val="Normal"/>
    <w:link w:val="En-tteCar"/>
    <w:uiPriority w:val="99"/>
    <w:unhideWhenUsed/>
    <w:rsid w:val="00942800"/>
    <w:pPr>
      <w:tabs>
        <w:tab w:val="center" w:pos="4680"/>
        <w:tab w:val="right" w:pos="9360"/>
      </w:tabs>
      <w:spacing w:after="0" w:line="240" w:lineRule="auto"/>
    </w:pPr>
  </w:style>
  <w:style w:type="character" w:customStyle="1" w:styleId="En-tteCar">
    <w:name w:val="En-tête Car"/>
    <w:basedOn w:val="Policepardfaut"/>
    <w:link w:val="En-tte"/>
    <w:uiPriority w:val="99"/>
    <w:rsid w:val="00942800"/>
  </w:style>
  <w:style w:type="paragraph" w:styleId="Pieddepage">
    <w:name w:val="footer"/>
    <w:basedOn w:val="Normal"/>
    <w:link w:val="PieddepageCar"/>
    <w:uiPriority w:val="99"/>
    <w:unhideWhenUsed/>
    <w:rsid w:val="0094280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9428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zeez.azeez@su.edu.krd"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094</Words>
  <Characters>6018</Characters>
  <Application>Microsoft Office Word</Application>
  <DocSecurity>0</DocSecurity>
  <Lines>50</Lines>
  <Paragraphs>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030</dc:creator>
  <cp:keywords/>
  <dc:description/>
  <cp:lastModifiedBy>Amina Tachafine</cp:lastModifiedBy>
  <cp:revision>2</cp:revision>
  <dcterms:created xsi:type="dcterms:W3CDTF">2021-10-15T10:14:00Z</dcterms:created>
  <dcterms:modified xsi:type="dcterms:W3CDTF">2021-10-15T10:14:00Z</dcterms:modified>
</cp:coreProperties>
</file>